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6C3254A7" w14:textId="5F5E44A7" w:rsidR="00F710E2"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72841936" w:history="1">
            <w:r w:rsidR="00F710E2" w:rsidRPr="00015C3C">
              <w:rPr>
                <w:rStyle w:val="Hyperlink"/>
                <w:noProof/>
              </w:rPr>
              <w:t>Introduction</w:t>
            </w:r>
            <w:r w:rsidR="00F710E2">
              <w:rPr>
                <w:noProof/>
                <w:webHidden/>
              </w:rPr>
              <w:tab/>
            </w:r>
            <w:r w:rsidR="00F710E2">
              <w:rPr>
                <w:noProof/>
                <w:webHidden/>
              </w:rPr>
              <w:fldChar w:fldCharType="begin"/>
            </w:r>
            <w:r w:rsidR="00F710E2">
              <w:rPr>
                <w:noProof/>
                <w:webHidden/>
              </w:rPr>
              <w:instrText xml:space="preserve"> PAGEREF _Toc72841936 \h </w:instrText>
            </w:r>
            <w:r w:rsidR="00F710E2">
              <w:rPr>
                <w:noProof/>
                <w:webHidden/>
              </w:rPr>
            </w:r>
            <w:r w:rsidR="00F710E2">
              <w:rPr>
                <w:noProof/>
                <w:webHidden/>
              </w:rPr>
              <w:fldChar w:fldCharType="separate"/>
            </w:r>
            <w:r w:rsidR="00F710E2">
              <w:rPr>
                <w:noProof/>
                <w:webHidden/>
              </w:rPr>
              <w:t>2</w:t>
            </w:r>
            <w:r w:rsidR="00F710E2">
              <w:rPr>
                <w:noProof/>
                <w:webHidden/>
              </w:rPr>
              <w:fldChar w:fldCharType="end"/>
            </w:r>
          </w:hyperlink>
        </w:p>
        <w:p w14:paraId="61E671B1" w14:textId="27B8D795" w:rsidR="00F710E2" w:rsidRDefault="00000000">
          <w:pPr>
            <w:pStyle w:val="TOC2"/>
            <w:tabs>
              <w:tab w:val="right" w:leader="dot" w:pos="10214"/>
            </w:tabs>
            <w:rPr>
              <w:rFonts w:eastAsiaTheme="minorEastAsia"/>
              <w:noProof/>
              <w:sz w:val="24"/>
              <w:szCs w:val="24"/>
            </w:rPr>
          </w:pPr>
          <w:hyperlink w:anchor="_Toc72841937" w:history="1">
            <w:r w:rsidR="00F710E2" w:rsidRPr="00015C3C">
              <w:rPr>
                <w:rStyle w:val="Hyperlink"/>
                <w:noProof/>
              </w:rPr>
              <w:t>Figure 1</w:t>
            </w:r>
            <w:r w:rsidR="00F710E2">
              <w:rPr>
                <w:noProof/>
                <w:webHidden/>
              </w:rPr>
              <w:tab/>
            </w:r>
            <w:r w:rsidR="00F710E2">
              <w:rPr>
                <w:noProof/>
                <w:webHidden/>
              </w:rPr>
              <w:fldChar w:fldCharType="begin"/>
            </w:r>
            <w:r w:rsidR="00F710E2">
              <w:rPr>
                <w:noProof/>
                <w:webHidden/>
              </w:rPr>
              <w:instrText xml:space="preserve"> PAGEREF _Toc72841937 \h </w:instrText>
            </w:r>
            <w:r w:rsidR="00F710E2">
              <w:rPr>
                <w:noProof/>
                <w:webHidden/>
              </w:rPr>
            </w:r>
            <w:r w:rsidR="00F710E2">
              <w:rPr>
                <w:noProof/>
                <w:webHidden/>
              </w:rPr>
              <w:fldChar w:fldCharType="separate"/>
            </w:r>
            <w:r w:rsidR="00F710E2">
              <w:rPr>
                <w:noProof/>
                <w:webHidden/>
              </w:rPr>
              <w:t>2</w:t>
            </w:r>
            <w:r w:rsidR="00F710E2">
              <w:rPr>
                <w:noProof/>
                <w:webHidden/>
              </w:rPr>
              <w:fldChar w:fldCharType="end"/>
            </w:r>
          </w:hyperlink>
        </w:p>
        <w:p w14:paraId="60A48A36" w14:textId="6F1294ED" w:rsidR="00F710E2" w:rsidRDefault="00000000">
          <w:pPr>
            <w:pStyle w:val="TOC3"/>
            <w:tabs>
              <w:tab w:val="right" w:leader="dot" w:pos="10214"/>
            </w:tabs>
            <w:rPr>
              <w:noProof/>
              <w:sz w:val="24"/>
              <w:szCs w:val="24"/>
            </w:rPr>
          </w:pPr>
          <w:hyperlink w:anchor="_Toc72841938" w:history="1">
            <w:r w:rsidR="00F710E2" w:rsidRPr="00015C3C">
              <w:rPr>
                <w:rStyle w:val="Hyperlink"/>
                <w:noProof/>
              </w:rPr>
              <w:t>Thoughts or questions.</w:t>
            </w:r>
            <w:r w:rsidR="00F710E2">
              <w:rPr>
                <w:noProof/>
                <w:webHidden/>
              </w:rPr>
              <w:tab/>
            </w:r>
            <w:r w:rsidR="00F710E2">
              <w:rPr>
                <w:noProof/>
                <w:webHidden/>
              </w:rPr>
              <w:fldChar w:fldCharType="begin"/>
            </w:r>
            <w:r w:rsidR="00F710E2">
              <w:rPr>
                <w:noProof/>
                <w:webHidden/>
              </w:rPr>
              <w:instrText xml:space="preserve"> PAGEREF _Toc72841938 \h </w:instrText>
            </w:r>
            <w:r w:rsidR="00F710E2">
              <w:rPr>
                <w:noProof/>
                <w:webHidden/>
              </w:rPr>
            </w:r>
            <w:r w:rsidR="00F710E2">
              <w:rPr>
                <w:noProof/>
                <w:webHidden/>
              </w:rPr>
              <w:fldChar w:fldCharType="separate"/>
            </w:r>
            <w:r w:rsidR="00F710E2">
              <w:rPr>
                <w:noProof/>
                <w:webHidden/>
              </w:rPr>
              <w:t>2</w:t>
            </w:r>
            <w:r w:rsidR="00F710E2">
              <w:rPr>
                <w:noProof/>
                <w:webHidden/>
              </w:rPr>
              <w:fldChar w:fldCharType="end"/>
            </w:r>
          </w:hyperlink>
        </w:p>
        <w:p w14:paraId="23571D93" w14:textId="68D0A1A7" w:rsidR="00F710E2" w:rsidRDefault="00000000">
          <w:pPr>
            <w:pStyle w:val="TOC2"/>
            <w:tabs>
              <w:tab w:val="right" w:leader="dot" w:pos="10214"/>
            </w:tabs>
            <w:rPr>
              <w:rFonts w:eastAsiaTheme="minorEastAsia"/>
              <w:noProof/>
              <w:sz w:val="24"/>
              <w:szCs w:val="24"/>
            </w:rPr>
          </w:pPr>
          <w:hyperlink w:anchor="_Toc72841939" w:history="1">
            <w:r w:rsidR="00F710E2" w:rsidRPr="00015C3C">
              <w:rPr>
                <w:rStyle w:val="Hyperlink"/>
                <w:noProof/>
              </w:rPr>
              <w:t>Protocol 1</w:t>
            </w:r>
            <w:r w:rsidR="00F710E2">
              <w:rPr>
                <w:noProof/>
                <w:webHidden/>
              </w:rPr>
              <w:tab/>
            </w:r>
            <w:r w:rsidR="00F710E2">
              <w:rPr>
                <w:noProof/>
                <w:webHidden/>
              </w:rPr>
              <w:fldChar w:fldCharType="begin"/>
            </w:r>
            <w:r w:rsidR="00F710E2">
              <w:rPr>
                <w:noProof/>
                <w:webHidden/>
              </w:rPr>
              <w:instrText xml:space="preserve"> PAGEREF _Toc72841939 \h </w:instrText>
            </w:r>
            <w:r w:rsidR="00F710E2">
              <w:rPr>
                <w:noProof/>
                <w:webHidden/>
              </w:rPr>
            </w:r>
            <w:r w:rsidR="00F710E2">
              <w:rPr>
                <w:noProof/>
                <w:webHidden/>
              </w:rPr>
              <w:fldChar w:fldCharType="separate"/>
            </w:r>
            <w:r w:rsidR="00F710E2">
              <w:rPr>
                <w:noProof/>
                <w:webHidden/>
              </w:rPr>
              <w:t>2</w:t>
            </w:r>
            <w:r w:rsidR="00F710E2">
              <w:rPr>
                <w:noProof/>
                <w:webHidden/>
              </w:rPr>
              <w:fldChar w:fldCharType="end"/>
            </w:r>
          </w:hyperlink>
        </w:p>
        <w:p w14:paraId="60164FB7" w14:textId="0630D7AA" w:rsidR="00F710E2" w:rsidRDefault="00000000">
          <w:pPr>
            <w:pStyle w:val="TOC3"/>
            <w:tabs>
              <w:tab w:val="right" w:leader="dot" w:pos="10214"/>
            </w:tabs>
            <w:rPr>
              <w:noProof/>
              <w:sz w:val="24"/>
              <w:szCs w:val="24"/>
            </w:rPr>
          </w:pPr>
          <w:hyperlink w:anchor="_Toc72841940" w:history="1">
            <w:r w:rsidR="00F710E2" w:rsidRPr="00015C3C">
              <w:rPr>
                <w:rStyle w:val="Hyperlink"/>
                <w:noProof/>
              </w:rPr>
              <w:t>Reagents</w:t>
            </w:r>
            <w:r w:rsidR="00F710E2">
              <w:rPr>
                <w:noProof/>
                <w:webHidden/>
              </w:rPr>
              <w:tab/>
            </w:r>
            <w:r w:rsidR="00F710E2">
              <w:rPr>
                <w:noProof/>
                <w:webHidden/>
              </w:rPr>
              <w:fldChar w:fldCharType="begin"/>
            </w:r>
            <w:r w:rsidR="00F710E2">
              <w:rPr>
                <w:noProof/>
                <w:webHidden/>
              </w:rPr>
              <w:instrText xml:space="preserve"> PAGEREF _Toc72841940 \h </w:instrText>
            </w:r>
            <w:r w:rsidR="00F710E2">
              <w:rPr>
                <w:noProof/>
                <w:webHidden/>
              </w:rPr>
            </w:r>
            <w:r w:rsidR="00F710E2">
              <w:rPr>
                <w:noProof/>
                <w:webHidden/>
              </w:rPr>
              <w:fldChar w:fldCharType="separate"/>
            </w:r>
            <w:r w:rsidR="00F710E2">
              <w:rPr>
                <w:noProof/>
                <w:webHidden/>
              </w:rPr>
              <w:t>3</w:t>
            </w:r>
            <w:r w:rsidR="00F710E2">
              <w:rPr>
                <w:noProof/>
                <w:webHidden/>
              </w:rPr>
              <w:fldChar w:fldCharType="end"/>
            </w:r>
          </w:hyperlink>
        </w:p>
        <w:p w14:paraId="52FD0BFA" w14:textId="5284D62C" w:rsidR="00F710E2" w:rsidRDefault="00000000">
          <w:pPr>
            <w:pStyle w:val="TOC2"/>
            <w:tabs>
              <w:tab w:val="right" w:leader="dot" w:pos="10214"/>
            </w:tabs>
            <w:rPr>
              <w:rFonts w:eastAsiaTheme="minorEastAsia"/>
              <w:noProof/>
              <w:sz w:val="24"/>
              <w:szCs w:val="24"/>
            </w:rPr>
          </w:pPr>
          <w:hyperlink w:anchor="_Toc72841941" w:history="1">
            <w:r w:rsidR="00F710E2" w:rsidRPr="00015C3C">
              <w:rPr>
                <w:rStyle w:val="Hyperlink"/>
                <w:noProof/>
              </w:rPr>
              <w:t>File Formatting Protocol</w:t>
            </w:r>
            <w:r w:rsidR="00F710E2">
              <w:rPr>
                <w:noProof/>
                <w:webHidden/>
              </w:rPr>
              <w:tab/>
            </w:r>
            <w:r w:rsidR="00F710E2">
              <w:rPr>
                <w:noProof/>
                <w:webHidden/>
              </w:rPr>
              <w:fldChar w:fldCharType="begin"/>
            </w:r>
            <w:r w:rsidR="00F710E2">
              <w:rPr>
                <w:noProof/>
                <w:webHidden/>
              </w:rPr>
              <w:instrText xml:space="preserve"> PAGEREF _Toc72841941 \h </w:instrText>
            </w:r>
            <w:r w:rsidR="00F710E2">
              <w:rPr>
                <w:noProof/>
                <w:webHidden/>
              </w:rPr>
            </w:r>
            <w:r w:rsidR="00F710E2">
              <w:rPr>
                <w:noProof/>
                <w:webHidden/>
              </w:rPr>
              <w:fldChar w:fldCharType="separate"/>
            </w:r>
            <w:r w:rsidR="00F710E2">
              <w:rPr>
                <w:noProof/>
                <w:webHidden/>
              </w:rPr>
              <w:t>3</w:t>
            </w:r>
            <w:r w:rsidR="00F710E2">
              <w:rPr>
                <w:noProof/>
                <w:webHidden/>
              </w:rPr>
              <w:fldChar w:fldCharType="end"/>
            </w:r>
          </w:hyperlink>
        </w:p>
        <w:p w14:paraId="50C15042" w14:textId="4A808044" w:rsidR="00F710E2" w:rsidRDefault="00000000">
          <w:pPr>
            <w:pStyle w:val="TOC1"/>
            <w:tabs>
              <w:tab w:val="right" w:leader="dot" w:pos="10214"/>
            </w:tabs>
            <w:rPr>
              <w:rFonts w:eastAsiaTheme="minorEastAsia"/>
              <w:noProof/>
              <w:sz w:val="24"/>
              <w:szCs w:val="24"/>
            </w:rPr>
          </w:pPr>
          <w:hyperlink w:anchor="_Toc72841942" w:history="1">
            <w:r w:rsidR="00F710E2" w:rsidRPr="00015C3C">
              <w:rPr>
                <w:rStyle w:val="Hyperlink"/>
                <w:noProof/>
              </w:rPr>
              <w:t>September 2018</w:t>
            </w:r>
            <w:r w:rsidR="00F710E2">
              <w:rPr>
                <w:noProof/>
                <w:webHidden/>
              </w:rPr>
              <w:tab/>
            </w:r>
            <w:r w:rsidR="00F710E2">
              <w:rPr>
                <w:noProof/>
                <w:webHidden/>
              </w:rPr>
              <w:fldChar w:fldCharType="begin"/>
            </w:r>
            <w:r w:rsidR="00F710E2">
              <w:rPr>
                <w:noProof/>
                <w:webHidden/>
              </w:rPr>
              <w:instrText xml:space="preserve"> PAGEREF _Toc72841942 \h </w:instrText>
            </w:r>
            <w:r w:rsidR="00F710E2">
              <w:rPr>
                <w:noProof/>
                <w:webHidden/>
              </w:rPr>
            </w:r>
            <w:r w:rsidR="00F710E2">
              <w:rPr>
                <w:noProof/>
                <w:webHidden/>
              </w:rPr>
              <w:fldChar w:fldCharType="separate"/>
            </w:r>
            <w:r w:rsidR="00F710E2">
              <w:rPr>
                <w:noProof/>
                <w:webHidden/>
              </w:rPr>
              <w:t>4</w:t>
            </w:r>
            <w:r w:rsidR="00F710E2">
              <w:rPr>
                <w:noProof/>
                <w:webHidden/>
              </w:rPr>
              <w:fldChar w:fldCharType="end"/>
            </w:r>
          </w:hyperlink>
        </w:p>
        <w:p w14:paraId="2330D709" w14:textId="0CAA11E3" w:rsidR="00F710E2" w:rsidRDefault="00000000">
          <w:pPr>
            <w:pStyle w:val="TOC1"/>
            <w:tabs>
              <w:tab w:val="right" w:leader="dot" w:pos="10214"/>
            </w:tabs>
            <w:rPr>
              <w:rFonts w:eastAsiaTheme="minorEastAsia"/>
              <w:noProof/>
              <w:sz w:val="24"/>
              <w:szCs w:val="24"/>
            </w:rPr>
          </w:pPr>
          <w:hyperlink w:anchor="_Toc72841943" w:history="1">
            <w:r w:rsidR="00F710E2" w:rsidRPr="00015C3C">
              <w:rPr>
                <w:rStyle w:val="Hyperlink"/>
                <w:noProof/>
              </w:rPr>
              <w:t>Bibliography</w:t>
            </w:r>
            <w:r w:rsidR="00F710E2">
              <w:rPr>
                <w:noProof/>
                <w:webHidden/>
              </w:rPr>
              <w:tab/>
            </w:r>
            <w:r w:rsidR="00F710E2">
              <w:rPr>
                <w:noProof/>
                <w:webHidden/>
              </w:rPr>
              <w:fldChar w:fldCharType="begin"/>
            </w:r>
            <w:r w:rsidR="00F710E2">
              <w:rPr>
                <w:noProof/>
                <w:webHidden/>
              </w:rPr>
              <w:instrText xml:space="preserve"> PAGEREF _Toc72841943 \h </w:instrText>
            </w:r>
            <w:r w:rsidR="00F710E2">
              <w:rPr>
                <w:noProof/>
                <w:webHidden/>
              </w:rPr>
            </w:r>
            <w:r w:rsidR="00F710E2">
              <w:rPr>
                <w:noProof/>
                <w:webHidden/>
              </w:rPr>
              <w:fldChar w:fldCharType="separate"/>
            </w:r>
            <w:r w:rsidR="00F710E2">
              <w:rPr>
                <w:noProof/>
                <w:webHidden/>
              </w:rPr>
              <w:t>5</w:t>
            </w:r>
            <w:r w:rsidR="00F710E2">
              <w:rPr>
                <w:noProof/>
                <w:webHidden/>
              </w:rPr>
              <w:fldChar w:fldCharType="end"/>
            </w:r>
          </w:hyperlink>
        </w:p>
        <w:p w14:paraId="187DF34E" w14:textId="23B62CB1" w:rsidR="007B216F" w:rsidRDefault="00F64714">
          <w:r>
            <w:fldChar w:fldCharType="end"/>
          </w:r>
        </w:p>
      </w:sdtContent>
    </w:sdt>
    <w:p w14:paraId="32EBA977" w14:textId="77777777" w:rsidR="007B216F" w:rsidRDefault="007B216F">
      <w:pPr>
        <w:jc w:val="left"/>
      </w:pPr>
      <w:r>
        <w:br w:type="page"/>
      </w:r>
    </w:p>
    <w:p w14:paraId="15D10191" w14:textId="3357B77A" w:rsidR="004B7E5A" w:rsidRDefault="00F710E2" w:rsidP="007B216F">
      <w:pPr>
        <w:pStyle w:val="Heading1"/>
      </w:pPr>
      <w:r>
        <w:lastRenderedPageBreak/>
        <w:t>Month</w:t>
      </w:r>
    </w:p>
    <w:p w14:paraId="0E35C828" w14:textId="77777777" w:rsidR="007B216F" w:rsidRDefault="007B216F" w:rsidP="007B216F"/>
    <w:p w14:paraId="404C6E03"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4F254DDE" w14:textId="77777777" w:rsidR="007B216F" w:rsidRPr="007B216F" w:rsidRDefault="007B216F" w:rsidP="00591C98">
      <w:pPr>
        <w:rPr>
          <w:b/>
          <w:sz w:val="18"/>
          <w:szCs w:val="18"/>
        </w:rPr>
      </w:pPr>
      <w:r w:rsidRPr="007B216F">
        <w:rPr>
          <w:b/>
          <w:sz w:val="18"/>
          <w:szCs w:val="18"/>
        </w:rPr>
        <w:t>To Do:</w:t>
      </w:r>
    </w:p>
    <w:p w14:paraId="65292340"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763A33C6" w14:textId="77777777" w:rsidR="00F15D0D" w:rsidRPr="001F62ED" w:rsidRDefault="00FF5446" w:rsidP="001F62ED">
      <w:pPr>
        <w:pStyle w:val="ListParagraph"/>
        <w:numPr>
          <w:ilvl w:val="0"/>
          <w:numId w:val="6"/>
        </w:numPr>
        <w:rPr>
          <w:sz w:val="18"/>
          <w:szCs w:val="18"/>
        </w:rPr>
      </w:pPr>
      <w:r>
        <w:rPr>
          <w:sz w:val="18"/>
          <w:szCs w:val="18"/>
        </w:rPr>
        <w:t>Media prep</w:t>
      </w:r>
    </w:p>
    <w:p w14:paraId="31E137DB" w14:textId="77777777" w:rsidR="007B216F" w:rsidRDefault="007B216F" w:rsidP="005523AB">
      <w:pPr>
        <w:spacing w:after="0"/>
      </w:pPr>
      <w:r>
        <w:rPr>
          <w:b/>
          <w:u w:val="single"/>
        </w:rPr>
        <w:t>Results and Data:</w:t>
      </w:r>
    </w:p>
    <w:p w14:paraId="28288907" w14:textId="77777777"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14:paraId="361D9B6C" w14:textId="77777777" w:rsidR="005523AB" w:rsidRDefault="005523AB" w:rsidP="005523AB">
      <w:pPr>
        <w:spacing w:after="0"/>
        <w:jc w:val="left"/>
        <w:rPr>
          <w:b/>
          <w:u w:val="single"/>
        </w:rPr>
      </w:pPr>
    </w:p>
    <w:p w14:paraId="28E05BD2" w14:textId="77777777"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6 month intervals. </w:t>
      </w:r>
    </w:p>
    <w:p w14:paraId="422F5C1C" w14:textId="77777777" w:rsidR="007B216F" w:rsidRDefault="00B74D0C" w:rsidP="005523AB">
      <w:pPr>
        <w:spacing w:after="0"/>
        <w:jc w:val="left"/>
      </w:pPr>
      <w:r>
        <w:t xml:space="preserve">For the To do list, update this each day with new tasks, as tasks are done, use the </w:t>
      </w:r>
      <w:r w:rsidRPr="00B74D0C">
        <w:rPr>
          <w:strike/>
        </w:rPr>
        <w:t>strikethrough</w:t>
      </w:r>
      <w:r>
        <w:t xml:space="preserve"> font on the day they are completed and leave them out of the list on the next day.</w:t>
      </w:r>
    </w:p>
    <w:p w14:paraId="2DED6954" w14:textId="77777777" w:rsidR="00B74D0C" w:rsidRDefault="00B74D0C" w:rsidP="00B74D0C">
      <w:pPr>
        <w:keepNext/>
      </w:pPr>
      <w:r>
        <w:rPr>
          <w:noProof/>
        </w:rPr>
        <w:drawing>
          <wp:inline distT="0" distB="0" distL="0" distR="0" wp14:anchorId="69661514" wp14:editId="0C43808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07EE761D" w14:textId="77777777" w:rsidR="00B74D0C" w:rsidRDefault="00B74D0C" w:rsidP="00B74D0C">
      <w:pPr>
        <w:pStyle w:val="Heading2"/>
      </w:pPr>
      <w:bookmarkStart w:id="0" w:name="_Toc72841937"/>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0"/>
      <w:r w:rsidR="005E1C2D">
        <w:rPr>
          <w:noProof/>
        </w:rPr>
        <w:fldChar w:fldCharType="end"/>
      </w:r>
    </w:p>
    <w:p w14:paraId="6235EBA8" w14:textId="77777777" w:rsidR="00F15D0D" w:rsidRDefault="00B74D0C" w:rsidP="005523AB">
      <w:pPr>
        <w:spacing w:after="0"/>
        <w:jc w:val="left"/>
      </w:pPr>
      <w:r>
        <w:t xml:space="preserve">Figures are inserted as inline .png files when possible, .jpg, .gif, .tif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2841938"/>
      <w:r w:rsidRPr="000D7975">
        <w:rPr>
          <w:rStyle w:val="Heading3Char"/>
        </w:rPr>
        <w:t>Thoughts or questions.</w:t>
      </w:r>
      <w:bookmarkEnd w:id="1"/>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2" w:name="_Toc72841939"/>
      <w:r>
        <w:t>Protocol 1</w:t>
      </w:r>
      <w:bookmarkEnd w:id="2"/>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3" w:name="_Toc72841940"/>
      <w:r>
        <w:t>Reagents</w:t>
      </w:r>
      <w:bookmarkEnd w:id="3"/>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2808757" w14:textId="77777777" w:rsidR="00177FE2" w:rsidRDefault="00177FE2" w:rsidP="005523AB">
      <w:pPr>
        <w:pStyle w:val="Heading2"/>
        <w:jc w:val="left"/>
      </w:pPr>
      <w:bookmarkStart w:id="4" w:name="_Toc72841941"/>
      <w:r>
        <w:t>File Formatting Protocol</w:t>
      </w:r>
      <w:bookmarkEnd w:id="4"/>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77777777" w:rsidR="00C07E9C" w:rsidRDefault="00756FD8" w:rsidP="00756FD8">
      <w:pPr>
        <w:pStyle w:val="Heading1"/>
      </w:pPr>
      <w:bookmarkStart w:id="5" w:name="_Toc72841942"/>
      <w:r>
        <w:lastRenderedPageBreak/>
        <w:t>September 201</w:t>
      </w:r>
      <w:r w:rsidR="00B40ECE">
        <w:t>8</w:t>
      </w:r>
      <w:bookmarkEnd w:id="5"/>
    </w:p>
    <w:p w14:paraId="7406AA2D" w14:textId="77777777" w:rsidR="00756FD8" w:rsidRPr="00756FD8" w:rsidRDefault="00756FD8" w:rsidP="00756FD8"/>
    <w:p w14:paraId="3EBB7E27" w14:textId="77777777" w:rsidR="007A68D0" w:rsidRPr="007B216F" w:rsidRDefault="00B40ECE" w:rsidP="007A68D0">
      <w:pPr>
        <w:rPr>
          <w:b/>
        </w:rPr>
      </w:pPr>
      <w:r>
        <w:rPr>
          <w:b/>
          <w:highlight w:val="green"/>
        </w:rPr>
        <w:t>Thursday</w:t>
      </w:r>
      <w:r w:rsidR="007A68D0" w:rsidRPr="007A68D0">
        <w:rPr>
          <w:b/>
          <w:highlight w:val="green"/>
        </w:rPr>
        <w:t xml:space="preserve">, September </w:t>
      </w:r>
      <w:r w:rsidR="007A68D0">
        <w:rPr>
          <w:b/>
          <w:highlight w:val="green"/>
        </w:rPr>
        <w:t>2</w:t>
      </w:r>
      <w:r>
        <w:rPr>
          <w:b/>
          <w:highlight w:val="green"/>
        </w:rPr>
        <w:t>0, 2018</w:t>
      </w:r>
    </w:p>
    <w:p w14:paraId="39E3771C" w14:textId="77777777" w:rsidR="007A68D0" w:rsidRPr="007B216F" w:rsidRDefault="007A68D0" w:rsidP="007A68D0">
      <w:pPr>
        <w:rPr>
          <w:b/>
          <w:sz w:val="18"/>
          <w:szCs w:val="18"/>
        </w:rPr>
      </w:pPr>
      <w:r w:rsidRPr="007B216F">
        <w:rPr>
          <w:b/>
          <w:sz w:val="18"/>
          <w:szCs w:val="18"/>
        </w:rPr>
        <w:t>To Do:</w:t>
      </w:r>
    </w:p>
    <w:p w14:paraId="665D37F3" w14:textId="77777777" w:rsidR="007A68D0" w:rsidRDefault="00B40ECE" w:rsidP="007A68D0">
      <w:pPr>
        <w:pStyle w:val="ListParagraph"/>
        <w:numPr>
          <w:ilvl w:val="0"/>
          <w:numId w:val="8"/>
        </w:numPr>
        <w:rPr>
          <w:sz w:val="18"/>
          <w:szCs w:val="18"/>
        </w:rPr>
      </w:pPr>
      <w:r>
        <w:rPr>
          <w:sz w:val="18"/>
          <w:szCs w:val="18"/>
        </w:rPr>
        <w:t>Media prep</w:t>
      </w:r>
    </w:p>
    <w:p w14:paraId="213849C2" w14:textId="77777777" w:rsidR="007A68D0" w:rsidRPr="001F62ED" w:rsidRDefault="007A68D0" w:rsidP="007A68D0">
      <w:pPr>
        <w:pStyle w:val="ListParagraph"/>
        <w:numPr>
          <w:ilvl w:val="0"/>
          <w:numId w:val="8"/>
        </w:numPr>
        <w:rPr>
          <w:sz w:val="18"/>
          <w:szCs w:val="18"/>
        </w:rPr>
      </w:pPr>
      <w:r>
        <w:rPr>
          <w:sz w:val="18"/>
          <w:szCs w:val="18"/>
        </w:rPr>
        <w:t>?</w:t>
      </w:r>
    </w:p>
    <w:p w14:paraId="07726136" w14:textId="77777777" w:rsidR="007A68D0" w:rsidRDefault="007A68D0" w:rsidP="007A68D0">
      <w:r>
        <w:rPr>
          <w:b/>
          <w:u w:val="single"/>
        </w:rPr>
        <w:t>Results and Data:</w:t>
      </w:r>
    </w:p>
    <w:p w14:paraId="4A07FDE7" w14:textId="77777777" w:rsidR="00591C98" w:rsidRDefault="007A68D0" w:rsidP="007A68D0">
      <w:r>
        <w:t>Xxxx</w:t>
      </w:r>
    </w:p>
    <w:p w14:paraId="2FA463FB" w14:textId="77777777" w:rsidR="001F62ED" w:rsidRDefault="001F62ED" w:rsidP="007B216F"/>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7FE26C0B" w14:textId="77777777" w:rsidR="001F62ED" w:rsidRDefault="001F62ED" w:rsidP="001F62ED">
      <w:pPr>
        <w:pStyle w:val="Heading1"/>
      </w:pPr>
      <w:bookmarkStart w:id="6" w:name="_Toc72841943"/>
      <w:r>
        <w:lastRenderedPageBreak/>
        <w:t>Bibliography</w:t>
      </w:r>
      <w:bookmarkEnd w:id="6"/>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9EFBB" w14:textId="77777777" w:rsidR="00F81ADF" w:rsidRDefault="00F81ADF" w:rsidP="007B216F">
      <w:pPr>
        <w:spacing w:after="0" w:line="240" w:lineRule="auto"/>
      </w:pPr>
      <w:r>
        <w:separator/>
      </w:r>
    </w:p>
  </w:endnote>
  <w:endnote w:type="continuationSeparator" w:id="0">
    <w:p w14:paraId="6760D077" w14:textId="77777777" w:rsidR="00F81ADF" w:rsidRDefault="00F81ADF"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03DD5" w14:textId="77777777" w:rsidR="00F81ADF" w:rsidRDefault="00F81ADF" w:rsidP="007B216F">
      <w:pPr>
        <w:spacing w:after="0" w:line="240" w:lineRule="auto"/>
      </w:pPr>
      <w:r>
        <w:separator/>
      </w:r>
    </w:p>
  </w:footnote>
  <w:footnote w:type="continuationSeparator" w:id="0">
    <w:p w14:paraId="79D836D2" w14:textId="77777777" w:rsidR="00F81ADF" w:rsidRDefault="00F81ADF"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BD3B8EC"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8441752">
    <w:abstractNumId w:val="7"/>
  </w:num>
  <w:num w:numId="2" w16cid:durableId="2044789143">
    <w:abstractNumId w:val="4"/>
  </w:num>
  <w:num w:numId="3" w16cid:durableId="1844665484">
    <w:abstractNumId w:val="0"/>
  </w:num>
  <w:num w:numId="4" w16cid:durableId="901674064">
    <w:abstractNumId w:val="5"/>
  </w:num>
  <w:num w:numId="5" w16cid:durableId="1392659840">
    <w:abstractNumId w:val="3"/>
  </w:num>
  <w:num w:numId="6" w16cid:durableId="90323156">
    <w:abstractNumId w:val="2"/>
  </w:num>
  <w:num w:numId="7" w16cid:durableId="1570723854">
    <w:abstractNumId w:val="1"/>
  </w:num>
  <w:num w:numId="8" w16cid:durableId="6805439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77FE2"/>
    <w:rsid w:val="001F62ED"/>
    <w:rsid w:val="00206499"/>
    <w:rsid w:val="00210E3C"/>
    <w:rsid w:val="00272E7E"/>
    <w:rsid w:val="002C4B0D"/>
    <w:rsid w:val="002C60AD"/>
    <w:rsid w:val="002D05ED"/>
    <w:rsid w:val="002E4582"/>
    <w:rsid w:val="002E60F5"/>
    <w:rsid w:val="0031776F"/>
    <w:rsid w:val="004318A0"/>
    <w:rsid w:val="004706A2"/>
    <w:rsid w:val="004B7E5A"/>
    <w:rsid w:val="004E2B5C"/>
    <w:rsid w:val="005523AB"/>
    <w:rsid w:val="00591C98"/>
    <w:rsid w:val="005D34B9"/>
    <w:rsid w:val="005E1C2D"/>
    <w:rsid w:val="005E76D5"/>
    <w:rsid w:val="00611908"/>
    <w:rsid w:val="00642F41"/>
    <w:rsid w:val="006A3D04"/>
    <w:rsid w:val="006D18CF"/>
    <w:rsid w:val="006F0C26"/>
    <w:rsid w:val="0070647A"/>
    <w:rsid w:val="00721226"/>
    <w:rsid w:val="00756FD8"/>
    <w:rsid w:val="007A68D0"/>
    <w:rsid w:val="007B216F"/>
    <w:rsid w:val="007F756C"/>
    <w:rsid w:val="008051FA"/>
    <w:rsid w:val="0086791A"/>
    <w:rsid w:val="00877998"/>
    <w:rsid w:val="008E4A12"/>
    <w:rsid w:val="009042E5"/>
    <w:rsid w:val="00944139"/>
    <w:rsid w:val="009544BC"/>
    <w:rsid w:val="009623D0"/>
    <w:rsid w:val="009764C6"/>
    <w:rsid w:val="009945E8"/>
    <w:rsid w:val="009B6BEC"/>
    <w:rsid w:val="00A55D87"/>
    <w:rsid w:val="00AA70ED"/>
    <w:rsid w:val="00AE657A"/>
    <w:rsid w:val="00B40ECE"/>
    <w:rsid w:val="00B74D0C"/>
    <w:rsid w:val="00B8272F"/>
    <w:rsid w:val="00BA7420"/>
    <w:rsid w:val="00C07E9C"/>
    <w:rsid w:val="00C213F1"/>
    <w:rsid w:val="00C60656"/>
    <w:rsid w:val="00C80933"/>
    <w:rsid w:val="00CA4258"/>
    <w:rsid w:val="00CB45EA"/>
    <w:rsid w:val="00D32F44"/>
    <w:rsid w:val="00D80BD6"/>
    <w:rsid w:val="00DC0654"/>
    <w:rsid w:val="00E7222D"/>
    <w:rsid w:val="00EC7912"/>
    <w:rsid w:val="00F15D0D"/>
    <w:rsid w:val="00F447C8"/>
    <w:rsid w:val="00F64714"/>
    <w:rsid w:val="00F710E2"/>
    <w:rsid w:val="00F81ADF"/>
    <w:rsid w:val="00F830E6"/>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5</Pages>
  <Words>753</Words>
  <Characters>429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ira Bernabe</cp:lastModifiedBy>
  <cp:revision>15</cp:revision>
  <dcterms:created xsi:type="dcterms:W3CDTF">2018-09-20T12:56:00Z</dcterms:created>
  <dcterms:modified xsi:type="dcterms:W3CDTF">2023-05-01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